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8433BB" w14:textId="77777777" w:rsidR="00894566" w:rsidRPr="000137E5" w:rsidRDefault="00894566" w:rsidP="00894566">
      <w:pPr>
        <w:pStyle w:val="Heading1"/>
        <w:rPr>
          <w:bCs/>
          <w:szCs w:val="24"/>
          <w:lang w:val="en-US"/>
        </w:rPr>
      </w:pPr>
      <w:bookmarkStart w:id="0" w:name="_Toc200684693"/>
      <w:r w:rsidRPr="005C1E58">
        <w:rPr>
          <w:lang w:val="en-US"/>
        </w:rPr>
        <w:t>BAB I</w:t>
      </w:r>
      <w:r w:rsidRPr="005C1E58">
        <w:rPr>
          <w:lang w:val="en-US"/>
        </w:rPr>
        <w:br/>
      </w:r>
      <w:r>
        <w:rPr>
          <w:lang w:val="en-US"/>
        </w:rPr>
        <w:t>PENDAHULUAN</w:t>
      </w:r>
      <w:bookmarkEnd w:id="0"/>
    </w:p>
    <w:p w14:paraId="0EC19382" w14:textId="77777777" w:rsidR="00894566" w:rsidRDefault="00894566" w:rsidP="00894566">
      <w:pPr>
        <w:pStyle w:val="Heading2"/>
        <w:spacing w:line="480" w:lineRule="auto"/>
        <w:rPr>
          <w:lang w:val="en-US"/>
        </w:rPr>
      </w:pPr>
      <w:bookmarkStart w:id="1" w:name="_Toc200684694"/>
      <w:r w:rsidRPr="002F531C">
        <w:rPr>
          <w:lang w:val="en-US"/>
        </w:rPr>
        <w:t>1.1 Latar Belakang</w:t>
      </w:r>
      <w:bookmarkEnd w:id="1"/>
    </w:p>
    <w:p w14:paraId="33449E65" w14:textId="77777777" w:rsidR="00894566" w:rsidRPr="00A611B2" w:rsidRDefault="00894566"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6A7D5D0F" w14:textId="77777777" w:rsidR="00894566" w:rsidRDefault="00894566" w:rsidP="00894566">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6667F684" w14:textId="77777777" w:rsidR="00894566" w:rsidRPr="00A611B2" w:rsidRDefault="00894566" w:rsidP="00894566">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pengambilan keputusan. Ketiadaan sistem digital juga menyulitkan pihak sekolah </w:t>
      </w:r>
      <w:r>
        <w:lastRenderedPageBreak/>
        <w:t xml:space="preserve">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3D691FA3" w14:textId="77777777" w:rsidR="00894566" w:rsidRDefault="00894566"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04EF8975" w14:textId="77777777" w:rsidR="00894566" w:rsidRDefault="00894566"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2"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2"/>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74790DCA" w14:textId="77777777" w:rsidR="00894566" w:rsidRDefault="00894566"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setiap alternatif dapat diperoleh secara akurat. Keunggulan inilah yang membuat </w:t>
      </w:r>
      <w:r>
        <w:lastRenderedPageBreak/>
        <w:t xml:space="preserve">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6312F8BD" w14:textId="77777777" w:rsidR="00894566" w:rsidRDefault="00894566"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69DD5C53" w14:textId="77777777" w:rsidR="00894566" w:rsidRPr="00544B12" w:rsidRDefault="00894566" w:rsidP="00894566">
      <w:pPr>
        <w:spacing w:after="0" w:line="480" w:lineRule="auto"/>
        <w:jc w:val="both"/>
        <w:rPr>
          <w:lang w:val="en-US"/>
        </w:rPr>
      </w:pPr>
    </w:p>
    <w:p w14:paraId="6C2BCB0B" w14:textId="77777777" w:rsidR="00894566" w:rsidRDefault="00894566" w:rsidP="00894566">
      <w:pPr>
        <w:pStyle w:val="Heading2"/>
        <w:spacing w:line="480" w:lineRule="auto"/>
        <w:rPr>
          <w:lang w:val="en-US"/>
        </w:rPr>
      </w:pPr>
      <w:bookmarkStart w:id="3" w:name="_Toc200684695"/>
      <w:r w:rsidRPr="002F531C">
        <w:rPr>
          <w:lang w:val="en-US"/>
        </w:rPr>
        <w:t>1.2 Identifikasi Masalah</w:t>
      </w:r>
      <w:bookmarkEnd w:id="3"/>
    </w:p>
    <w:p w14:paraId="67195E9A" w14:textId="77777777" w:rsidR="00894566" w:rsidRDefault="00894566"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534F32A7" w14:textId="77777777" w:rsidR="00894566" w:rsidRPr="008E3CF3" w:rsidRDefault="00894566" w:rsidP="00894566">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20572269" w14:textId="77777777" w:rsidR="00894566" w:rsidRPr="008E3CF3" w:rsidRDefault="00894566" w:rsidP="00894566">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49CFE5A5" w14:textId="77777777" w:rsidR="00894566" w:rsidRPr="00216028" w:rsidRDefault="00894566" w:rsidP="00894566">
      <w:pPr>
        <w:spacing w:after="0" w:line="480" w:lineRule="auto"/>
      </w:pPr>
    </w:p>
    <w:p w14:paraId="47A9BA11" w14:textId="77777777" w:rsidR="00894566" w:rsidRDefault="00894566" w:rsidP="00894566">
      <w:pPr>
        <w:pStyle w:val="Heading2"/>
        <w:spacing w:line="480" w:lineRule="auto"/>
        <w:rPr>
          <w:lang w:val="en-US"/>
        </w:rPr>
      </w:pPr>
      <w:bookmarkStart w:id="4" w:name="_Toc200684696"/>
      <w:r w:rsidRPr="002F531C">
        <w:rPr>
          <w:lang w:val="en-US"/>
        </w:rPr>
        <w:lastRenderedPageBreak/>
        <w:t>1.3 Rumusan Masalah</w:t>
      </w:r>
      <w:bookmarkEnd w:id="4"/>
    </w:p>
    <w:p w14:paraId="5553F0D2" w14:textId="77777777" w:rsidR="00894566" w:rsidRDefault="00894566" w:rsidP="00894566">
      <w:pPr>
        <w:spacing w:line="480" w:lineRule="auto"/>
        <w:ind w:firstLine="567"/>
        <w:jc w:val="both"/>
      </w:pPr>
      <w:r w:rsidRPr="006B19E2">
        <w:t>Berdasarkan identifikasi masalah di atas, rumusan masalah yang akan diteliti dalam penelitian ini adalah sebagai berikut:</w:t>
      </w:r>
    </w:p>
    <w:p w14:paraId="104A8F8B" w14:textId="672DBA18" w:rsidR="00894566" w:rsidRDefault="00894566" w:rsidP="00894566">
      <w:pPr>
        <w:pStyle w:val="ListParagraph"/>
        <w:numPr>
          <w:ilvl w:val="0"/>
          <w:numId w:val="30"/>
        </w:numPr>
        <w:spacing w:after="0" w:line="480" w:lineRule="auto"/>
        <w:jc w:val="both"/>
      </w:pPr>
      <w:r w:rsidRPr="008A1EF7">
        <w:t xml:space="preserve">Bagaimana mengembangkan suatu sistem penunjang keputusan berbasis web yang dapat membantu pihak sekolah dalam memilih guru terbaik berdasarkan kriteria seperti </w:t>
      </w:r>
      <w:r w:rsidR="00523196">
        <w:t>kehadiran, disiplin kerja, kompetensi pedagogik, tanggung jawab administratif, dan keterlibatan dalam kegiatan sekolah</w:t>
      </w:r>
      <w:r w:rsidRPr="008A1EF7">
        <w:t>?</w:t>
      </w:r>
    </w:p>
    <w:p w14:paraId="17718683" w14:textId="77777777" w:rsidR="00894566" w:rsidRPr="008A1EF7" w:rsidRDefault="00894566" w:rsidP="00894566">
      <w:pPr>
        <w:pStyle w:val="ListParagraph"/>
        <w:numPr>
          <w:ilvl w:val="0"/>
          <w:numId w:val="30"/>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79422036" w14:textId="77777777" w:rsidR="00894566" w:rsidRDefault="00894566" w:rsidP="00894566">
      <w:pPr>
        <w:spacing w:after="0" w:line="480" w:lineRule="auto"/>
        <w:jc w:val="both"/>
      </w:pPr>
    </w:p>
    <w:p w14:paraId="78DAA289" w14:textId="77777777" w:rsidR="00894566" w:rsidRDefault="00894566" w:rsidP="00894566">
      <w:pPr>
        <w:pStyle w:val="Heading2"/>
        <w:spacing w:line="480" w:lineRule="auto"/>
        <w:rPr>
          <w:lang w:val="en-US"/>
        </w:rPr>
      </w:pPr>
      <w:bookmarkStart w:id="5" w:name="_Toc200684697"/>
      <w:r w:rsidRPr="00252629">
        <w:rPr>
          <w:lang w:val="en-US"/>
        </w:rPr>
        <w:t>1.4 Batasan Masalah</w:t>
      </w:r>
      <w:bookmarkEnd w:id="5"/>
    </w:p>
    <w:p w14:paraId="769A69C3" w14:textId="77777777" w:rsidR="00894566" w:rsidRPr="00C85D4E" w:rsidRDefault="00894566"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1CD851C2"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31C532F4"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75408C4F" w14:textId="34AD2F16"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rsidR="00260830">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853B274" w14:textId="77777777"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4DF1DA71" w14:textId="4027E696" w:rsidR="00894566" w:rsidRDefault="00894566" w:rsidP="00894566">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sidR="00260830">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5255F3C5" w14:textId="77777777" w:rsidR="00894566" w:rsidRPr="009F5BA7" w:rsidRDefault="00894566"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4675BAC9" w14:textId="77777777" w:rsidR="00894566" w:rsidRDefault="00894566" w:rsidP="00894566">
      <w:pPr>
        <w:pStyle w:val="Heading2"/>
        <w:spacing w:line="480" w:lineRule="auto"/>
        <w:rPr>
          <w:lang w:val="en-US"/>
        </w:rPr>
      </w:pPr>
      <w:bookmarkStart w:id="6" w:name="_Toc200684698"/>
      <w:r w:rsidRPr="002F531C">
        <w:rPr>
          <w:lang w:val="en-US"/>
        </w:rPr>
        <w:t>1.5 Tujuan Penelitian</w:t>
      </w:r>
      <w:bookmarkEnd w:id="6"/>
    </w:p>
    <w:p w14:paraId="2D8B9247" w14:textId="77777777" w:rsidR="00894566" w:rsidRDefault="00894566" w:rsidP="00894566">
      <w:pPr>
        <w:spacing w:line="480" w:lineRule="auto"/>
        <w:ind w:firstLine="567"/>
        <w:jc w:val="both"/>
      </w:pPr>
      <w:r>
        <w:t>Adapun tujuan penelitian yang ingin dicapai dalam</w:t>
      </w:r>
      <w:r w:rsidRPr="00327E79">
        <w:t xml:space="preserve"> penelitian ini adalah sebagai berikut:</w:t>
      </w:r>
    </w:p>
    <w:p w14:paraId="5E777ECA" w14:textId="249285A5" w:rsidR="00894566" w:rsidRDefault="00894566" w:rsidP="00894566">
      <w:pPr>
        <w:pStyle w:val="ListParagraph"/>
        <w:numPr>
          <w:ilvl w:val="0"/>
          <w:numId w:val="33"/>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w:t>
      </w:r>
      <w:r w:rsidR="006B2D98">
        <w:t>kehadiran, disiplin kerja, kompetensi pedagogik, tanggung jawab administratif, dan keterlibatan dalam kegiatan sekolah</w:t>
      </w:r>
      <w:r w:rsidR="006B2D98" w:rsidRPr="0009001A">
        <w:rPr>
          <w:rFonts w:eastAsia="Times New Roman" w:cs="Times New Roman"/>
          <w:noProof w:val="0"/>
          <w:kern w:val="0"/>
          <w:szCs w:val="24"/>
          <w:lang w:eastAsia="en-ID"/>
          <w14:ligatures w14:val="none"/>
        </w:rPr>
        <w:t>.</w:t>
      </w:r>
    </w:p>
    <w:p w14:paraId="2947F2C9" w14:textId="77777777" w:rsidR="00894566" w:rsidRDefault="00894566" w:rsidP="00894566">
      <w:pPr>
        <w:pStyle w:val="ListParagraph"/>
        <w:numPr>
          <w:ilvl w:val="0"/>
          <w:numId w:val="33"/>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4839D5F9" w14:textId="77777777" w:rsidR="00894566" w:rsidRPr="00E3419E" w:rsidRDefault="00894566" w:rsidP="00894566">
      <w:pPr>
        <w:spacing w:line="480" w:lineRule="auto"/>
        <w:ind w:left="360"/>
        <w:jc w:val="both"/>
      </w:pPr>
    </w:p>
    <w:p w14:paraId="6DD279D6" w14:textId="77777777" w:rsidR="00894566" w:rsidRDefault="00894566" w:rsidP="00894566">
      <w:pPr>
        <w:pStyle w:val="Heading2"/>
        <w:spacing w:line="480" w:lineRule="auto"/>
        <w:rPr>
          <w:lang w:val="en-US"/>
        </w:rPr>
      </w:pPr>
      <w:bookmarkStart w:id="7" w:name="_Toc200684699"/>
      <w:r w:rsidRPr="002F531C">
        <w:rPr>
          <w:lang w:val="en-US"/>
        </w:rPr>
        <w:t>1.6 Manfaat Penelitian</w:t>
      </w:r>
      <w:bookmarkEnd w:id="7"/>
    </w:p>
    <w:p w14:paraId="3E98F26A" w14:textId="77777777" w:rsidR="00894566" w:rsidRDefault="00894566" w:rsidP="00894566">
      <w:pPr>
        <w:spacing w:line="480" w:lineRule="auto"/>
        <w:ind w:firstLine="567"/>
        <w:jc w:val="both"/>
      </w:pPr>
      <w:r>
        <w:t>Penelitian ini diharapkan dapat memberikan manfaat, baik secara teoretis maupun praktis, sebagai berikut</w:t>
      </w:r>
      <w:r w:rsidRPr="0096025F">
        <w:t>:</w:t>
      </w:r>
    </w:p>
    <w:p w14:paraId="0C98A719" w14:textId="77777777" w:rsidR="00894566" w:rsidRDefault="00894566" w:rsidP="00894566">
      <w:pPr>
        <w:pStyle w:val="ListParagraph"/>
        <w:numPr>
          <w:ilvl w:val="0"/>
          <w:numId w:val="34"/>
        </w:numPr>
        <w:spacing w:line="480" w:lineRule="auto"/>
        <w:jc w:val="both"/>
      </w:pPr>
      <w:r>
        <w:t xml:space="preserve">Manfaat Teoretis </w:t>
      </w:r>
    </w:p>
    <w:p w14:paraId="574F34B6" w14:textId="77777777" w:rsidR="00894566" w:rsidRDefault="00894566"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14A600AA" w14:textId="77777777" w:rsidR="00894566" w:rsidRDefault="00894566" w:rsidP="00894566">
      <w:pPr>
        <w:pStyle w:val="ListParagraph"/>
        <w:numPr>
          <w:ilvl w:val="0"/>
          <w:numId w:val="34"/>
        </w:numPr>
        <w:spacing w:line="480" w:lineRule="auto"/>
        <w:jc w:val="both"/>
      </w:pPr>
      <w:r>
        <w:t>Manfaat Praktis</w:t>
      </w:r>
    </w:p>
    <w:p w14:paraId="3F74255E" w14:textId="77777777" w:rsidR="00894566" w:rsidRPr="00510339" w:rsidRDefault="00894566" w:rsidP="0089456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65CA560C" w14:textId="77777777" w:rsidR="00894566" w:rsidRPr="00D53AC6" w:rsidRDefault="00894566"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1E53EE77" w14:textId="77777777" w:rsidR="00894566" w:rsidRPr="00510339" w:rsidRDefault="00894566" w:rsidP="0089456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14F0187C" w14:textId="77777777" w:rsidR="00894566" w:rsidRPr="00D53AC6" w:rsidRDefault="00894566"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59E80AF0" w14:textId="77777777" w:rsidR="00894566" w:rsidRPr="00510339" w:rsidRDefault="00894566" w:rsidP="0089456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35F87460" w14:textId="77777777" w:rsidR="00894566" w:rsidRDefault="00894566"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179562E4" w14:textId="77777777" w:rsidR="00894566" w:rsidRDefault="00894566" w:rsidP="00894566">
      <w:pPr>
        <w:pStyle w:val="ListParagraph"/>
        <w:numPr>
          <w:ilvl w:val="1"/>
          <w:numId w:val="34"/>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58FF7A67" w14:textId="77777777" w:rsidR="00894566" w:rsidRDefault="00894566"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5C079663" w14:textId="77777777" w:rsidR="00894566" w:rsidRPr="00407999" w:rsidRDefault="00894566" w:rsidP="00894566">
      <w:pPr>
        <w:spacing w:line="480" w:lineRule="auto"/>
        <w:jc w:val="both"/>
      </w:pPr>
    </w:p>
    <w:p w14:paraId="2A212D0E" w14:textId="77777777" w:rsidR="00894566" w:rsidRDefault="00894566" w:rsidP="00894566">
      <w:pPr>
        <w:pStyle w:val="Heading2"/>
        <w:spacing w:line="480" w:lineRule="auto"/>
        <w:rPr>
          <w:lang w:val="en-US"/>
        </w:rPr>
      </w:pPr>
      <w:bookmarkStart w:id="8" w:name="_Toc200684700"/>
      <w:r w:rsidRPr="002F531C">
        <w:rPr>
          <w:lang w:val="en-US"/>
        </w:rPr>
        <w:t>1.</w:t>
      </w:r>
      <w:r>
        <w:rPr>
          <w:lang w:val="en-US"/>
        </w:rPr>
        <w:t>7</w:t>
      </w:r>
      <w:r w:rsidRPr="002F531C">
        <w:rPr>
          <w:lang w:val="en-US"/>
        </w:rPr>
        <w:t xml:space="preserve"> Sistematika Penulisan</w:t>
      </w:r>
      <w:bookmarkEnd w:id="8"/>
    </w:p>
    <w:p w14:paraId="55CA4ACD" w14:textId="77777777" w:rsidR="00894566" w:rsidRDefault="00894566"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4CA476B5" w14:textId="77777777" w:rsidR="00894566" w:rsidRDefault="00894566" w:rsidP="00894566">
      <w:pPr>
        <w:spacing w:line="480" w:lineRule="auto"/>
        <w:jc w:val="both"/>
        <w:rPr>
          <w:b/>
          <w:bCs/>
        </w:rPr>
      </w:pPr>
      <w:r>
        <w:rPr>
          <w:b/>
          <w:bCs/>
        </w:rPr>
        <w:t>BAB I PENDAHULUAN</w:t>
      </w:r>
    </w:p>
    <w:p w14:paraId="5C6AEE98" w14:textId="77777777" w:rsidR="00894566" w:rsidRDefault="00894566"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0D502C31" w14:textId="77777777" w:rsidR="00894566" w:rsidRDefault="00894566" w:rsidP="00894566">
      <w:pPr>
        <w:spacing w:line="480" w:lineRule="auto"/>
        <w:jc w:val="both"/>
        <w:rPr>
          <w:b/>
          <w:bCs/>
        </w:rPr>
      </w:pPr>
      <w:r>
        <w:rPr>
          <w:b/>
          <w:bCs/>
        </w:rPr>
        <w:t>BAB II TINJAUAN PUSTAKA</w:t>
      </w:r>
    </w:p>
    <w:p w14:paraId="57BC07A6" w14:textId="77777777" w:rsidR="00894566" w:rsidRDefault="00894566"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637E5FD1" w14:textId="77777777" w:rsidR="00894566" w:rsidRDefault="00894566" w:rsidP="00894566">
      <w:pPr>
        <w:spacing w:line="480" w:lineRule="auto"/>
        <w:jc w:val="both"/>
        <w:rPr>
          <w:b/>
          <w:bCs/>
        </w:rPr>
      </w:pPr>
      <w:r>
        <w:rPr>
          <w:b/>
          <w:bCs/>
        </w:rPr>
        <w:t>BAB III ANALISA DAN PERANCANGAN</w:t>
      </w:r>
    </w:p>
    <w:p w14:paraId="022EC014" w14:textId="77777777" w:rsidR="00894566" w:rsidRDefault="00894566"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568B6900" w14:textId="77777777" w:rsidR="00894566" w:rsidRDefault="00894566" w:rsidP="00894566">
      <w:pPr>
        <w:spacing w:line="480" w:lineRule="auto"/>
        <w:jc w:val="both"/>
        <w:rPr>
          <w:b/>
          <w:bCs/>
        </w:rPr>
      </w:pPr>
      <w:r>
        <w:rPr>
          <w:b/>
          <w:bCs/>
        </w:rPr>
        <w:t>BAB IV IMPLEMENTASI DAN PENGUJIAN</w:t>
      </w:r>
    </w:p>
    <w:p w14:paraId="3D480583" w14:textId="046982FE" w:rsidR="00894566" w:rsidRDefault="00894566" w:rsidP="00894566">
      <w:pPr>
        <w:spacing w:line="480" w:lineRule="auto"/>
        <w:jc w:val="both"/>
      </w:pPr>
      <w:r w:rsidRPr="007A1644">
        <w:t xml:space="preserve">Bab ini menjelaskan tentang spesifikasi, implementasi program, serta pengujian sistem menggunakan metode </w:t>
      </w:r>
      <w:r w:rsidRPr="007A1644">
        <w:rPr>
          <w:i/>
          <w:iCs/>
        </w:rPr>
        <w:t>black box</w:t>
      </w:r>
      <w:r w:rsidR="001578BB">
        <w:rPr>
          <w:i/>
          <w:iCs/>
        </w:rPr>
        <w:t xml:space="preserve"> </w:t>
      </w:r>
      <w:r w:rsidR="001578BB">
        <w:t xml:space="preserve">dan </w:t>
      </w:r>
      <w:r w:rsidR="001578BB">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0F083B46" w14:textId="77777777" w:rsidR="00894566" w:rsidRDefault="00894566" w:rsidP="00894566">
      <w:pPr>
        <w:spacing w:line="480" w:lineRule="auto"/>
        <w:jc w:val="both"/>
      </w:pPr>
      <w:r>
        <w:rPr>
          <w:b/>
          <w:bCs/>
        </w:rPr>
        <w:t>BAB V PENUTUP</w:t>
      </w:r>
    </w:p>
    <w:p w14:paraId="49D6A740" w14:textId="77777777" w:rsidR="00894566" w:rsidRDefault="00894566"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4ADB0C47" w14:textId="77777777" w:rsidR="00894566" w:rsidRDefault="00894566" w:rsidP="00894566">
      <w:pPr>
        <w:spacing w:line="480" w:lineRule="auto"/>
      </w:pPr>
      <w:r>
        <w:br w:type="page"/>
      </w:r>
    </w:p>
    <w:p w14:paraId="73F2DE6B" w14:textId="2BD0A1F7" w:rsidR="003B6D91" w:rsidRPr="00894566" w:rsidRDefault="003B6D91" w:rsidP="00894566"/>
    <w:sectPr w:rsidR="003B6D91" w:rsidRPr="00894566" w:rsidSect="00764C8B">
      <w:footerReference w:type="default" r:id="rId8"/>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5D7C3" w14:textId="77777777" w:rsidR="000B52B6" w:rsidRDefault="000B52B6" w:rsidP="0003173D">
      <w:pPr>
        <w:spacing w:after="0" w:line="240" w:lineRule="auto"/>
      </w:pPr>
      <w:r>
        <w:separator/>
      </w:r>
    </w:p>
  </w:endnote>
  <w:endnote w:type="continuationSeparator" w:id="0">
    <w:p w14:paraId="29A700AC" w14:textId="77777777" w:rsidR="000B52B6" w:rsidRDefault="000B52B6"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EC0BD" w14:textId="77777777" w:rsidR="000B52B6" w:rsidRDefault="000B52B6" w:rsidP="0003173D">
      <w:pPr>
        <w:spacing w:after="0" w:line="240" w:lineRule="auto"/>
      </w:pPr>
      <w:r>
        <w:separator/>
      </w:r>
    </w:p>
  </w:footnote>
  <w:footnote w:type="continuationSeparator" w:id="0">
    <w:p w14:paraId="694EAAA3" w14:textId="77777777" w:rsidR="000B52B6" w:rsidRDefault="000B52B6"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038"/>
    <w:multiLevelType w:val="multilevel"/>
    <w:tmpl w:val="976A4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F9372B"/>
    <w:multiLevelType w:val="hybridMultilevel"/>
    <w:tmpl w:val="32B25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FB3AEF"/>
    <w:multiLevelType w:val="hybridMultilevel"/>
    <w:tmpl w:val="478299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D2B42E9"/>
    <w:multiLevelType w:val="hybridMultilevel"/>
    <w:tmpl w:val="602C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33E429A"/>
    <w:multiLevelType w:val="hybridMultilevel"/>
    <w:tmpl w:val="48126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DC3864"/>
    <w:multiLevelType w:val="hybridMultilevel"/>
    <w:tmpl w:val="0A2CA3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F05AC5"/>
    <w:multiLevelType w:val="hybridMultilevel"/>
    <w:tmpl w:val="DBBAE7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D600BB"/>
    <w:multiLevelType w:val="multilevel"/>
    <w:tmpl w:val="7DD24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E112DAB"/>
    <w:multiLevelType w:val="hybridMultilevel"/>
    <w:tmpl w:val="6CEAD00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51AC7688"/>
    <w:multiLevelType w:val="hybridMultilevel"/>
    <w:tmpl w:val="A9769E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2000FF9"/>
    <w:multiLevelType w:val="hybridMultilevel"/>
    <w:tmpl w:val="DA5C85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52195F8D"/>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C8584C"/>
    <w:multiLevelType w:val="hybridMultilevel"/>
    <w:tmpl w:val="6BB695B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04303F2"/>
    <w:multiLevelType w:val="hybridMultilevel"/>
    <w:tmpl w:val="10305EB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3" w15:restartNumberingAfterBreak="0">
    <w:nsid w:val="710F11EF"/>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73543AA9"/>
    <w:multiLevelType w:val="hybridMultilevel"/>
    <w:tmpl w:val="64EC49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A820AF"/>
    <w:multiLevelType w:val="hybridMultilevel"/>
    <w:tmpl w:val="A0BA8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7E30543"/>
    <w:multiLevelType w:val="hybridMultilevel"/>
    <w:tmpl w:val="204C4D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8"/>
  </w:num>
  <w:num w:numId="3">
    <w:abstractNumId w:val="12"/>
  </w:num>
  <w:num w:numId="4">
    <w:abstractNumId w:val="36"/>
  </w:num>
  <w:num w:numId="5">
    <w:abstractNumId w:val="34"/>
  </w:num>
  <w:num w:numId="6">
    <w:abstractNumId w:val="17"/>
  </w:num>
  <w:num w:numId="7">
    <w:abstractNumId w:val="31"/>
  </w:num>
  <w:num w:numId="8">
    <w:abstractNumId w:val="33"/>
  </w:num>
  <w:num w:numId="9">
    <w:abstractNumId w:val="24"/>
  </w:num>
  <w:num w:numId="10">
    <w:abstractNumId w:val="9"/>
  </w:num>
  <w:num w:numId="11">
    <w:abstractNumId w:val="15"/>
  </w:num>
  <w:num w:numId="12">
    <w:abstractNumId w:val="25"/>
  </w:num>
  <w:num w:numId="13">
    <w:abstractNumId w:val="32"/>
  </w:num>
  <w:num w:numId="14">
    <w:abstractNumId w:val="22"/>
  </w:num>
  <w:num w:numId="15">
    <w:abstractNumId w:val="28"/>
  </w:num>
  <w:num w:numId="16">
    <w:abstractNumId w:val="7"/>
  </w:num>
  <w:num w:numId="17">
    <w:abstractNumId w:val="6"/>
  </w:num>
  <w:num w:numId="18">
    <w:abstractNumId w:val="35"/>
  </w:num>
  <w:num w:numId="19">
    <w:abstractNumId w:val="5"/>
  </w:num>
  <w:num w:numId="20">
    <w:abstractNumId w:val="27"/>
  </w:num>
  <w:num w:numId="21">
    <w:abstractNumId w:val="2"/>
  </w:num>
  <w:num w:numId="22">
    <w:abstractNumId w:val="30"/>
  </w:num>
  <w:num w:numId="23">
    <w:abstractNumId w:val="23"/>
  </w:num>
  <w:num w:numId="24">
    <w:abstractNumId w:val="13"/>
  </w:num>
  <w:num w:numId="25">
    <w:abstractNumId w:val="26"/>
  </w:num>
  <w:num w:numId="26">
    <w:abstractNumId w:val="3"/>
  </w:num>
  <w:num w:numId="27">
    <w:abstractNumId w:val="4"/>
  </w:num>
  <w:num w:numId="28">
    <w:abstractNumId w:val="21"/>
  </w:num>
  <w:num w:numId="29">
    <w:abstractNumId w:val="14"/>
  </w:num>
  <w:num w:numId="30">
    <w:abstractNumId w:val="37"/>
  </w:num>
  <w:num w:numId="31">
    <w:abstractNumId w:val="0"/>
  </w:num>
  <w:num w:numId="32">
    <w:abstractNumId w:val="16"/>
  </w:num>
  <w:num w:numId="33">
    <w:abstractNumId w:val="18"/>
  </w:num>
  <w:num w:numId="34">
    <w:abstractNumId w:val="10"/>
  </w:num>
  <w:num w:numId="35">
    <w:abstractNumId w:val="19"/>
  </w:num>
  <w:num w:numId="36">
    <w:abstractNumId w:val="11"/>
  </w:num>
  <w:num w:numId="37">
    <w:abstractNumId w:val="1"/>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32D5"/>
    <w:rsid w:val="0007525B"/>
    <w:rsid w:val="0007732A"/>
    <w:rsid w:val="0009001A"/>
    <w:rsid w:val="000913DD"/>
    <w:rsid w:val="0009291A"/>
    <w:rsid w:val="00096A2B"/>
    <w:rsid w:val="000A45ED"/>
    <w:rsid w:val="000B5224"/>
    <w:rsid w:val="000B52B6"/>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1A9F"/>
    <w:rsid w:val="00124F21"/>
    <w:rsid w:val="001377D9"/>
    <w:rsid w:val="00141620"/>
    <w:rsid w:val="00142C82"/>
    <w:rsid w:val="00144CC1"/>
    <w:rsid w:val="00145423"/>
    <w:rsid w:val="001520BF"/>
    <w:rsid w:val="00153C04"/>
    <w:rsid w:val="0015553B"/>
    <w:rsid w:val="001578B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65D5"/>
    <w:rsid w:val="001B041F"/>
    <w:rsid w:val="001B5B28"/>
    <w:rsid w:val="001B69A0"/>
    <w:rsid w:val="001B7555"/>
    <w:rsid w:val="001C548C"/>
    <w:rsid w:val="001C6F13"/>
    <w:rsid w:val="001D0CD9"/>
    <w:rsid w:val="001D205E"/>
    <w:rsid w:val="001D5153"/>
    <w:rsid w:val="001E1833"/>
    <w:rsid w:val="001E3B2E"/>
    <w:rsid w:val="001E49A4"/>
    <w:rsid w:val="001F5B2B"/>
    <w:rsid w:val="00200B49"/>
    <w:rsid w:val="0020457F"/>
    <w:rsid w:val="0020551E"/>
    <w:rsid w:val="00206F0F"/>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0830"/>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4818"/>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B61"/>
    <w:rsid w:val="00451CB9"/>
    <w:rsid w:val="00452372"/>
    <w:rsid w:val="00460FBF"/>
    <w:rsid w:val="00463C04"/>
    <w:rsid w:val="00463E91"/>
    <w:rsid w:val="00465FCB"/>
    <w:rsid w:val="004723E8"/>
    <w:rsid w:val="00475E14"/>
    <w:rsid w:val="0049020B"/>
    <w:rsid w:val="00492AAC"/>
    <w:rsid w:val="00496B3F"/>
    <w:rsid w:val="004A046E"/>
    <w:rsid w:val="004B130F"/>
    <w:rsid w:val="004B1D93"/>
    <w:rsid w:val="004B6215"/>
    <w:rsid w:val="004C33A9"/>
    <w:rsid w:val="004C3F15"/>
    <w:rsid w:val="004C677C"/>
    <w:rsid w:val="004D25CF"/>
    <w:rsid w:val="004E004D"/>
    <w:rsid w:val="004E1BAE"/>
    <w:rsid w:val="004E3C91"/>
    <w:rsid w:val="004E5262"/>
    <w:rsid w:val="004F228B"/>
    <w:rsid w:val="00501028"/>
    <w:rsid w:val="00507474"/>
    <w:rsid w:val="00507B5A"/>
    <w:rsid w:val="00507D0E"/>
    <w:rsid w:val="00510339"/>
    <w:rsid w:val="005106DC"/>
    <w:rsid w:val="005109CC"/>
    <w:rsid w:val="005124BA"/>
    <w:rsid w:val="0051262D"/>
    <w:rsid w:val="00515648"/>
    <w:rsid w:val="00516742"/>
    <w:rsid w:val="0052123B"/>
    <w:rsid w:val="00522811"/>
    <w:rsid w:val="00523196"/>
    <w:rsid w:val="00524068"/>
    <w:rsid w:val="00524C19"/>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987"/>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537A"/>
    <w:rsid w:val="006965FF"/>
    <w:rsid w:val="00696769"/>
    <w:rsid w:val="006976F4"/>
    <w:rsid w:val="006A09DF"/>
    <w:rsid w:val="006B1336"/>
    <w:rsid w:val="006B2D98"/>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4566"/>
    <w:rsid w:val="00896BC5"/>
    <w:rsid w:val="008A03AD"/>
    <w:rsid w:val="008A1302"/>
    <w:rsid w:val="008A1AA1"/>
    <w:rsid w:val="008A1EF7"/>
    <w:rsid w:val="008A2F05"/>
    <w:rsid w:val="008A3770"/>
    <w:rsid w:val="008A46E3"/>
    <w:rsid w:val="008A5488"/>
    <w:rsid w:val="008A7C26"/>
    <w:rsid w:val="008C0627"/>
    <w:rsid w:val="008C4FD5"/>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6F4D"/>
    <w:rsid w:val="00933EAD"/>
    <w:rsid w:val="00934E6B"/>
    <w:rsid w:val="00934EE8"/>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EF"/>
    <w:rsid w:val="00BE27E8"/>
    <w:rsid w:val="00BE44AE"/>
    <w:rsid w:val="00BE587C"/>
    <w:rsid w:val="00BE598C"/>
    <w:rsid w:val="00BF5AC7"/>
    <w:rsid w:val="00BF6E83"/>
    <w:rsid w:val="00C03855"/>
    <w:rsid w:val="00C04C7A"/>
    <w:rsid w:val="00C04DC3"/>
    <w:rsid w:val="00C11B79"/>
    <w:rsid w:val="00C12D1D"/>
    <w:rsid w:val="00C15D26"/>
    <w:rsid w:val="00C16504"/>
    <w:rsid w:val="00C175CA"/>
    <w:rsid w:val="00C17671"/>
    <w:rsid w:val="00C264B8"/>
    <w:rsid w:val="00C36504"/>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2287"/>
    <w:rsid w:val="00F538FC"/>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566"/>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1</TotalTime>
  <Pages>9</Pages>
  <Words>2479</Words>
  <Characters>1413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57</cp:revision>
  <dcterms:created xsi:type="dcterms:W3CDTF">2025-05-24T04:46:00Z</dcterms:created>
  <dcterms:modified xsi:type="dcterms:W3CDTF">2025-08-1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